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A028B" w:rsidRPr="00BA028B" w:rsidRDefault="00352B30" w:rsidP="00BA028B">
      <w:pPr>
        <w:tabs>
          <w:tab w:val="left" w:pos="2357"/>
        </w:tabs>
        <w:jc w:val="both"/>
        <w:rPr>
          <w:rFonts w:ascii="Times New Roman" w:eastAsia="DengXian" w:hAnsi="Times New Roman" w:cs="Times New Roman"/>
          <w:b/>
          <w:bCs/>
          <w:sz w:val="24"/>
          <w:szCs w:val="24"/>
        </w:rPr>
      </w:pPr>
      <w:r>
        <w:rPr>
          <w:rFonts w:ascii="Times New Roman" w:eastAsia="DengXian" w:hAnsi="Times New Roman" w:cs="Times New Roman"/>
          <w:b/>
          <w:bCs/>
          <w:sz w:val="24"/>
          <w:szCs w:val="24"/>
        </w:rPr>
        <w:t>Supplementary T</w:t>
      </w:r>
      <w:r w:rsidR="00BA028B" w:rsidRPr="00BA028B">
        <w:rPr>
          <w:rFonts w:ascii="Times New Roman" w:eastAsia="DengXian" w:hAnsi="Times New Roman" w:cs="Times New Roman"/>
          <w:b/>
          <w:bCs/>
          <w:sz w:val="24"/>
          <w:szCs w:val="24"/>
        </w:rPr>
        <w:t>able 1: Study characteristics</w:t>
      </w:r>
    </w:p>
    <w:tbl>
      <w:tblPr>
        <w:tblW w:w="14933" w:type="dxa"/>
        <w:tblInd w:w="-4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42"/>
        <w:gridCol w:w="1336"/>
        <w:gridCol w:w="1008"/>
        <w:gridCol w:w="1905"/>
        <w:gridCol w:w="891"/>
        <w:gridCol w:w="742"/>
        <w:gridCol w:w="890"/>
        <w:gridCol w:w="1167"/>
        <w:gridCol w:w="1207"/>
        <w:gridCol w:w="1187"/>
        <w:gridCol w:w="1187"/>
        <w:gridCol w:w="2671"/>
      </w:tblGrid>
      <w:tr w:rsidR="00BA028B" w:rsidRPr="00BA028B" w:rsidTr="00BA028B">
        <w:trPr>
          <w:trHeight w:val="374"/>
          <w:tblHeader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Sl</w:t>
            </w: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. No</w:t>
            </w: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Author</w:t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Country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Participant Characteristics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 xml:space="preserve">Age </w:t>
            </w:r>
            <w:r w:rsidRPr="00BA028B">
              <w:rPr>
                <w:rFonts w:ascii="Times New Roman" w:eastAsia="Times New Roman" w:hAnsi="Times New Roman" w:cs="Times New Roman"/>
                <w:bCs/>
                <w:color w:val="000000"/>
                <w:kern w:val="0"/>
                <w:sz w:val="18"/>
                <w:szCs w:val="18"/>
                <w14:ligatures w14:val="none"/>
              </w:rPr>
              <w:t>Mean, SD, Range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Male (%)</w:t>
            </w:r>
          </w:p>
        </w:tc>
        <w:tc>
          <w:tcPr>
            <w:tcW w:w="890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Sample size</w:t>
            </w:r>
          </w:p>
        </w:tc>
        <w:tc>
          <w:tcPr>
            <w:tcW w:w="116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Diagnostic methods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Diagnosed by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Sensitivity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Specificity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Key findings</w:t>
            </w:r>
          </w:p>
        </w:tc>
      </w:tr>
      <w:tr w:rsidR="00BA028B" w:rsidRPr="00BA028B" w:rsidTr="00BA028B">
        <w:trPr>
          <w:trHeight w:val="757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Adil et al.,2020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dil&lt;/Author&gt;&lt;Year&gt;2017&lt;/Year&gt;&lt;RecNum&gt;73&lt;/RecNum&gt;&lt;DisplayText&gt;(12)&lt;/DisplayText&gt;&lt;record&gt;&lt;rec-number&gt;73&lt;/rec-number&gt;&lt;foreign-keys&gt;&lt;key app="EN" db-id="sppxvtwtzz9prrexw5d5ass2aa20rf0d00aa" timestamp="1743308045"&gt;73&lt;/key&gt;&lt;/foreign-keys&gt;&lt;ref-type name="Journal Article"&gt;17&lt;/ref-type&gt;&lt;contributors&gt;&lt;authors&gt;&lt;author&gt;Adil, HasanAli&lt;/author&gt;&lt;author&gt;Yuwanati, Monal&lt;/author&gt;&lt;author&gt;Singh, Aarti&lt;/author&gt;&lt;author&gt;Sawant, Suvarna&lt;/author&gt;&lt;author&gt;Umarji, HemantR&lt;/author&gt;&lt;/authors&gt;&lt;/contributors&gt;&lt;titles&gt;&lt;title&gt;Comparative study on the efficacy of tissue autofluorescence (visually enhanced lesion scope) and toluidine blue as a screening method in oral potentially malignant and malignant lesions&lt;/title&gt;&lt;secondary-title&gt;Journal of Medical Sciences&lt;/secondary-title&gt;&lt;/titles&gt;&lt;periodical&gt;&lt;full-title&gt;Journal of Medical Sciences&lt;/full-title&gt;&lt;/periodical&gt;&lt;volume&gt;37&lt;/volume&gt;&lt;number&gt;3&lt;/number&gt;&lt;section&gt;91&lt;/section&gt;&lt;dates&gt;&lt;year&gt;2017&lt;/year&gt;&lt;/dates&gt;&lt;isbn&gt;1011-4564&lt;/isbn&gt;&lt;urls&gt;&lt;/urls&gt;&lt;electronic-resource-num&gt;10.4103/jmedsci.jmedsci_53_16&lt;/electronic-resource-num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12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ndi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 with tobacco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noBreakHyphen/>
              <w:t>associated hyperkeratotic red and white lesion, ulcerative lesion, and frank malignancy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-70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3.33%</w:t>
            </w:r>
          </w:p>
        </w:tc>
        <w:tc>
          <w:tcPr>
            <w:tcW w:w="890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0</w:t>
            </w:r>
          </w:p>
        </w:tc>
        <w:tc>
          <w:tcPr>
            <w:tcW w:w="116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and toluidine blu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linician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5.36%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5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was more effective as a screening tool for the detection of oral malignant lesions as compared to toluidine blue</w:t>
            </w:r>
          </w:p>
        </w:tc>
      </w:tr>
      <w:tr w:rsidR="00BA028B" w:rsidRPr="00BA028B" w:rsidTr="00BA028B">
        <w:trPr>
          <w:trHeight w:val="757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mirchaghmaghi et al.,2018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mirchaghmaghi&lt;/Author&gt;&lt;Year&gt;2018&lt;/Year&gt;&lt;RecNum&gt;91&lt;/RecNum&gt;&lt;DisplayText&gt;(35)&lt;/DisplayText&gt;&lt;record&gt;&lt;rec-number&gt;91&lt;/rec-number&gt;&lt;foreign-keys&gt;&lt;key app="EN" db-id="sppxvtwtzz9prrexw5d5ass2aa20rf0d00aa" timestamp="1748362281"&gt;91&lt;/key&gt;&lt;/foreign-keys&gt;&lt;ref-type name="Journal Article"&gt;17&lt;/ref-type&gt;&lt;contributors&gt;&lt;authors&gt;&lt;author&gt;Amirchaghmaghi, Maryam&lt;/author&gt;&lt;author&gt;Mohtasham, Nooshin&lt;/author&gt;&lt;author&gt;Delavarian, Zahra&lt;/author&gt;&lt;author&gt;Shakeri, Mohammad Taghi&lt;/author&gt;&lt;author&gt;Hatami, Masoud&lt;/author&gt;&lt;author&gt;Mozafari, Pegah Mosannen&lt;/author&gt;&lt;/authors&gt;&lt;/contributors&gt;&lt;titles&gt;&lt;title&gt;The diagnostic value of the native fluorescence visualization device for early detection of premalignant/malignant lesions of the oral cavity&lt;/title&gt;&lt;secondary-title&gt;Photodiagnosis and photodynamic therapy&lt;/secondary-title&gt;&lt;/titles&gt;&lt;periodical&gt;&lt;full-title&gt;Photodiagnosis and photodynamic therapy&lt;/full-title&gt;&lt;/periodical&gt;&lt;pages&gt;19-27&lt;/pages&gt;&lt;volume&gt;21&lt;/volume&gt;&lt;dates&gt;&lt;year&gt;2018&lt;/year&gt;&lt;/dates&gt;&lt;isbn&gt;1572-1000&lt;/isbn&gt;&lt;urls&gt;&lt;/urls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35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ran</w:t>
            </w:r>
          </w:p>
        </w:tc>
        <w:tc>
          <w:tcPr>
            <w:tcW w:w="1905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coming to Oral and Maxillofacial Medicine Department with benign, dysplastic, and malignant oral lesions</w:t>
            </w:r>
          </w:p>
        </w:tc>
        <w:tc>
          <w:tcPr>
            <w:tcW w:w="891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2.3 ± 14.8years</w:t>
            </w:r>
          </w:p>
        </w:tc>
        <w:tc>
          <w:tcPr>
            <w:tcW w:w="742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7%</w:t>
            </w:r>
          </w:p>
        </w:tc>
        <w:tc>
          <w:tcPr>
            <w:tcW w:w="890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5</w:t>
            </w:r>
          </w:p>
        </w:tc>
        <w:tc>
          <w:tcPr>
            <w:tcW w:w="1167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and CO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and maxillofacial medicine specialist</w:t>
            </w:r>
          </w:p>
        </w:tc>
        <w:tc>
          <w:tcPr>
            <w:tcW w:w="1187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0%</w:t>
            </w:r>
          </w:p>
        </w:tc>
        <w:tc>
          <w:tcPr>
            <w:tcW w:w="1187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5%</w:t>
            </w:r>
          </w:p>
        </w:tc>
        <w:tc>
          <w:tcPr>
            <w:tcW w:w="2671" w:type="dxa"/>
            <w:shd w:val="clear" w:color="auto" w:fill="auto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VELscope improves the sensitivity of conventional oral examination from 86% to 100%, its low specificity (15%) limits its use in primary care due to high false positives and unnecessary referrals. </w:t>
            </w:r>
          </w:p>
        </w:tc>
      </w:tr>
      <w:tr w:rsidR="00BA028B" w:rsidRPr="00BA028B" w:rsidTr="00BA028B">
        <w:trPr>
          <w:trHeight w:val="562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Awan et al.,2011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wan&lt;/Author&gt;&lt;Year&gt;2011&lt;/Year&gt;&lt;RecNum&gt;50&lt;/RecNum&gt;&lt;DisplayText&gt;(36)&lt;/DisplayText&gt;&lt;record&gt;&lt;rec-number&gt;50&lt;/rec-number&gt;&lt;foreign-keys&gt;&lt;key app="EN" db-id="sppxvtwtzz9prrexw5d5ass2aa20rf0d00aa" timestamp="1743307901"&gt;50&lt;/key&gt;&lt;/foreign-keys&gt;&lt;ref-type name="Journal Article"&gt;17&lt;/ref-type&gt;&lt;contributors&gt;&lt;authors&gt;&lt;author&gt;Awan, K. H.&lt;/author&gt;&lt;author&gt;Morgan, P. R.&lt;/author&gt;&lt;author&gt;Warnakulasuriya, S.&lt;/author&gt;&lt;/authors&gt;&lt;/contributors&gt;&lt;auth-address&gt;Oral Medicine, Department of Clinical &amp;amp; Diagnostic Sciences, King&amp;apos;s College London Dental Institute, United Kingdom.&lt;/auth-address&gt;&lt;titles&gt;&lt;title&gt;Evaluation of an autofluorescence based imaging system (VELscope) in the detection of oral potentially malignant disorders and benign keratoses&lt;/title&gt;&lt;secondary-title&gt;Oral Oncol&lt;/secondary-title&gt;&lt;/titles&gt;&lt;periodical&gt;&lt;full-title&gt;Oral Oncol&lt;/full-title&gt;&lt;/periodical&gt;&lt;pages&gt;274-7&lt;/pages&gt;&lt;volume&gt;47&lt;/volume&gt;&lt;number&gt;4&lt;/number&gt;&lt;keywords&gt;&lt;keyword&gt;Early Detection of Cancer/instrumentation/*methods&lt;/keyword&gt;&lt;keyword&gt;Erythroplasia/*diagnosis&lt;/keyword&gt;&lt;keyword&gt;Female&lt;/keyword&gt;&lt;keyword&gt;Fluorescence&lt;/keyword&gt;&lt;keyword&gt;Humans&lt;/keyword&gt;&lt;keyword&gt;Keratosis/*diagnosis&lt;/keyword&gt;&lt;keyword&gt;Leukoplakia, Oral/*diagnosis&lt;/keyword&gt;&lt;keyword&gt;London&lt;/keyword&gt;&lt;keyword&gt;Male&lt;/keyword&gt;&lt;keyword&gt;Middle Aged&lt;/keyword&gt;&lt;keyword&gt;Mouth Mucosa/pathology&lt;/keyword&gt;&lt;keyword&gt;Mouth Neoplasms/*diagnosis&lt;/keyword&gt;&lt;keyword&gt;Precancerous Conditions/*diagnosis&lt;/keyword&gt;&lt;keyword&gt;Sensitivity and Specificity&lt;/keyword&gt;&lt;/keywords&gt;&lt;dates&gt;&lt;year&gt;2011&lt;/year&gt;&lt;pub-dates&gt;&lt;date&gt;Apr&lt;/date&gt;&lt;/pub-dates&gt;&lt;/dates&gt;&lt;isbn&gt;1879-0593 (Electronic)&amp;#xD;1368-8375 (Linking)&lt;/isbn&gt;&lt;accession-num&gt;21396880&lt;/accession-num&gt;&lt;urls&gt;&lt;related-urls&gt;&lt;url&gt;https://www.ncbi.nlm.nih.gov/pubmed/21396880&lt;/url&gt;&lt;/related-urls&gt;&lt;/urls&gt;&lt;electronic-resource-num&gt;10.1016/j.oraloncology.2011.02.001&lt;/electronic-resource-num&gt;&lt;remote-database-name&gt;Medline&lt;/remote-database-name&gt;&lt;remote-database-provider&gt;NLM&lt;/remote-database-provider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36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U.K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with white, red and mixed white and red patches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8.5 ± 11.9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5.55%</w:t>
            </w:r>
          </w:p>
        </w:tc>
        <w:tc>
          <w:tcPr>
            <w:tcW w:w="890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6</w:t>
            </w:r>
          </w:p>
        </w:tc>
        <w:tc>
          <w:tcPr>
            <w:tcW w:w="116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and Biopsy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Experienced oral pathologist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4.10%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5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detects oral leukoplakia, erythroplakia, and mucosal disorders but cannot distinguish high-risk from low-risk lesions.</w:t>
            </w:r>
          </w:p>
        </w:tc>
      </w:tr>
      <w:tr w:rsidR="00BA028B" w:rsidRPr="00BA028B" w:rsidTr="00BA028B">
        <w:trPr>
          <w:trHeight w:val="422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Bhatia et al.,2014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aGF0aWE8L0F1dGhvcj48WWVhcj4yMDE0PC9ZZWFyPjxS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aGF0aWE8L0F1dGhvcj48WWVhcj4yMDE0PC9ZZWFyPjxS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9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ustrali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visiting for general dental treatment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9.7±14.9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8.19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5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linicia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4.0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4.3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may aid in the detection of dysplasia which may not be identified by COE alone.</w:t>
            </w:r>
          </w:p>
        </w:tc>
      </w:tr>
      <w:tr w:rsidR="00BA028B" w:rsidRPr="00BA028B" w:rsidTr="00BA028B">
        <w:trPr>
          <w:trHeight w:val="562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Farah et al.,2011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arah&lt;/Author&gt;&lt;Year&gt;2012&lt;/Year&gt;&lt;RecNum&gt;48&lt;/RecNum&gt;&lt;DisplayText&gt;(26)&lt;/DisplayText&gt;&lt;record&gt;&lt;rec-number&gt;48&lt;/rec-number&gt;&lt;foreign-keys&gt;&lt;key app="EN" db-id="sppxvtwtzz9prrexw5d5ass2aa20rf0d00aa" timestamp="1743278065"&gt;48&lt;/key&gt;&lt;/foreign-keys&gt;&lt;ref-type name="Journal Article"&gt;17&lt;/ref-type&gt;&lt;contributors&gt;&lt;authors&gt;&lt;author&gt;Farah, C. S.&lt;/author&gt;&lt;author&gt;McIntosh, L.&lt;/author&gt;&lt;author&gt;Georgiou, A.&lt;/author&gt;&lt;author&gt;McCullough, M. J.&lt;/author&gt;&lt;/authors&gt;&lt;/contributors&gt;&lt;auth-address&gt;The University of Queensland, School of Dentistry and University of Queensland Centre for Clinical Research, Brisbane, Herston, Queensland 4029, Australia. c.farah@uq.edu.au&lt;/auth-address&gt;&lt;titles&gt;&lt;title&gt;Efficacy of tissue autofluorescence imaging (VELScope) in the visualization of oral mucosal lesions&lt;/title&gt;&lt;secondary-title&gt;Head Neck&lt;/secondary-title&gt;&lt;/titles&gt;&lt;periodical&gt;&lt;full-title&gt;Head Neck&lt;/full-title&gt;&lt;/periodical&gt;&lt;pages&gt;856-62&lt;/pages&gt;&lt;volume&gt;34&lt;/volume&gt;&lt;number&gt;6&lt;/number&gt;&lt;edition&gt;20110804&lt;/edition&gt;&lt;keywords&gt;&lt;keyword&gt;Early Diagnosis&lt;/keyword&gt;&lt;keyword&gt;Female&lt;/keyword&gt;&lt;keyword&gt;Fluorescence&lt;/keyword&gt;&lt;keyword&gt;Humans&lt;/keyword&gt;&lt;keyword&gt;Leukoplakia, Oral/pathology&lt;/keyword&gt;&lt;keyword&gt;Luminescent Measurements/*instrumentation&lt;/keyword&gt;&lt;keyword&gt;Male&lt;/keyword&gt;&lt;keyword&gt;Middle Aged&lt;/keyword&gt;&lt;keyword&gt;Mouth Mucosa/*pathology&lt;/keyword&gt;&lt;keyword&gt;Mouth Neoplasms/*diagnosis&lt;/keyword&gt;&lt;keyword&gt;Predictive Value of Tests&lt;/keyword&gt;&lt;keyword&gt;Sensitivity and Specificity&lt;/keyword&gt;&lt;/keywords&gt;&lt;dates&gt;&lt;year&gt;2012&lt;/year&gt;&lt;pub-dates&gt;&lt;date&gt;Jun&lt;/date&gt;&lt;/pub-dates&gt;&lt;/dates&gt;&lt;isbn&gt;1043-3074&lt;/isbn&gt;&lt;accession-num&gt;21818819&lt;/accession-num&gt;&lt;urls&gt;&lt;/urls&gt;&lt;electronic-resource-num&gt;10.1002/hed.21834&lt;/electronic-resource-num&gt;&lt;remote-database-provider&gt;NLM&lt;/remote-database-provider&gt;&lt;language&gt;eng&lt;/language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6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ustrali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 with oral mucosal white or mixed red/white lesion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ale- 57.8 ±11.88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br/>
              <w:t>Female- 59.08 ± 12.8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1.07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12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medicine specialist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3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alone cannot diagnose epithelial dysplasia; loss of autofluorescence requires clinical interpretation.</w:t>
            </w:r>
          </w:p>
        </w:tc>
      </w:tr>
      <w:tr w:rsidR="00BA028B" w:rsidRPr="00BA028B" w:rsidTr="00BA028B">
        <w:trPr>
          <w:trHeight w:val="562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Ganga et al.,2017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5nYTwvQXV0aG9yPjxZZWFyPjIwMTc8L1llYXI+PFJl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5nYTwvQXV0aG9yPjxZZWFyPjIwMTc8L1llYXI+PFJl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13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ndi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with oral mucosal lesions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-</w:t>
            </w:r>
          </w:p>
        </w:tc>
        <w:tc>
          <w:tcPr>
            <w:tcW w:w="742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-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00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entist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6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6.29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he VELscope examination alone cannot provide a definitive diagnosis as to the presence of dysplastic tissue change.</w:t>
            </w:r>
          </w:p>
        </w:tc>
      </w:tr>
      <w:tr w:rsidR="00BA028B" w:rsidRPr="00BA028B" w:rsidTr="00BA028B">
        <w:trPr>
          <w:trHeight w:val="230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Hani Z et al.,2012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ni Z. Marzouki&lt;/Author&gt;&lt;Year&gt;2012&lt;/Year&gt;&lt;RecNum&gt;67&lt;/RecNum&gt;&lt;DisplayText&gt;(37)&lt;/DisplayText&gt;&lt;record&gt;&lt;rec-number&gt;67&lt;/rec-number&gt;&lt;foreign-keys&gt;&lt;key app="EN" db-id="sppxvtwtzz9prrexw5d5ass2aa20rf0d00aa" timestamp="1743308012"&gt;67&lt;/key&gt;&lt;/foreign-keys&gt;&lt;ref-type name="Journal Article"&gt;17&lt;/ref-type&gt;&lt;contributors&gt;&lt;authors&gt;&lt;author&gt;Hani Z. Marzouki, MD, Thien Tuong Vi Vu, MD, FRCSC, Rania Ywakim, MD, Peter Chauvin, MD, FRCPC, James Hanley, PhD, and Karen M. Kost, MD, FRCSC&lt;/author&gt;&lt;/authors&gt;&lt;/contributors&gt;&lt;titles&gt;&lt;title&gt;Use of Fluorescent Light in Detecting Malignant and Premalignant Lesions in the Oral Cavity: A Prospective, Single-Blind Study&lt;/title&gt;&lt;secondary-title&gt;The Canadian Society of Otolaryngology-Head &amp;amp; Neck Surgery&lt;/secondary-title&gt;&lt;/titles&gt;&lt;periodical&gt;&lt;full-title&gt;The Canadian Society of Otolaryngology-Head &amp;amp; Neck Surgery&lt;/full-title&gt;&lt;/periodical&gt;&lt;dates&gt;&lt;year&gt;2012&lt;/year&gt;&lt;/dates&gt;&lt;urls&gt;&lt;/urls&gt;&lt;electronic-resource-num&gt;10.2310/7070.2012.00022&lt;/electronic-resource-num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37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U.S.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Patient visiting to head and neck oncology clinic for strong history of smoking and alcohol as well as a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suspicious lesion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61.59±14.2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7.64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5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and Maxillofacial surgeo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2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7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is user-friendly screening tool and as an adjunct in identifying dysplastic lesions of the oral cavity in high-risk patients.</w:t>
            </w:r>
          </w:p>
        </w:tc>
      </w:tr>
      <w:tr w:rsidR="00BA028B" w:rsidRPr="00BA028B" w:rsidTr="00BA028B">
        <w:trPr>
          <w:trHeight w:val="703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Hanken et al.,2013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nken Henning&lt;/Author&gt;&lt;Year&gt;2013&lt;/Year&gt;&lt;RecNum&gt;52&lt;/RecNum&gt;&lt;DisplayText&gt;(21)&lt;/DisplayText&gt;&lt;record&gt;&lt;rec-number&gt;52&lt;/rec-number&gt;&lt;foreign-keys&gt;&lt;key app="EN" db-id="sppxvtwtzz9prrexw5d5ass2aa20rf0d00aa" timestamp="1743307912"&gt;52&lt;/key&gt;&lt;/foreign-keys&gt;&lt;ref-type name="Journal Article"&gt;17&lt;/ref-type&gt;&lt;contributors&gt;&lt;authors&gt;&lt;author&gt;Hanken Henning, Kraatz Juliane, Ralf Smeets, Heiland Max, Blessmann Marco, Eichhorn Wolfgang, Clauditz TS, Gröbe Alexander, Kolk Andreas and Rana Madiha &lt;/author&gt;&lt;/authors&gt;&lt;/contributors&gt;&lt;titles&gt;&lt;title&gt;The detection of oral pre- malignant lesions with an autofluorescence based imaging system (VELscopeTM) – a single blinded clinical evaluation&lt;/title&gt;&lt;secondary-title&gt;Head &amp;amp; Face Medicine&lt;/secondary-title&gt;&lt;/titles&gt;&lt;periodical&gt;&lt;full-title&gt;Head &amp;amp; Face Medicine&lt;/full-title&gt;&lt;/periodical&gt;&lt;pages&gt;1-7&lt;/pages&gt;&lt;volume&gt;9&lt;/volume&gt;&lt;dates&gt;&lt;year&gt;2013&lt;/year&gt;&lt;/dates&gt;&lt;urls&gt;&lt;related-urls&gt;&lt;url&gt;http://www.head-face-med.com/content/9/1/23&lt;/url&gt;&lt;/related-urls&gt;&lt;/urls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1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ermany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with suspicious oral premalignant lesions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1-76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1.66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0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and Maxillofacial surgeo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7.9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1.7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can help the experienced clinician to find oral precursor malignant lesions and the correct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br/>
              <w:t>location for taking biopsies but cannot replace the gold standard.</w:t>
            </w:r>
          </w:p>
        </w:tc>
      </w:tr>
      <w:tr w:rsidR="00BA028B" w:rsidRPr="00BA028B" w:rsidTr="00BA028B">
        <w:trPr>
          <w:trHeight w:val="757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Huang et al.,2017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uang&lt;/Author&gt;&lt;Year&gt;2017&lt;/Year&gt;&lt;RecNum&gt;1&lt;/RecNum&gt;&lt;DisplayText&gt;(41)&lt;/DisplayText&gt;&lt;record&gt;&lt;rec-number&gt;1&lt;/rec-number&gt;&lt;foreign-keys&gt;&lt;key app="EN" db-id="sppxvtwtzz9prrexw5d5ass2aa20rf0d00aa" timestamp="1743139804"&gt;1&lt;/key&gt;&lt;/foreign-keys&gt;&lt;ref-type name="Journal Article"&gt;17&lt;/ref-type&gt;&lt;contributors&gt;&lt;authors&gt;&lt;author&gt;Huang, Tze-Ta&lt;/author&gt;&lt;author&gt;Huang, Jehn-Shyun&lt;/author&gt;&lt;author&gt;Wang, Yen-Yun&lt;/author&gt;&lt;author&gt;Chen, Ken-Chung&lt;/author&gt;&lt;author&gt;Wong, Tung-Yiu&lt;/author&gt;&lt;author&gt;Chen, Yi-Chun&lt;/author&gt;&lt;author&gt;Wu, Che-Wei&lt;/author&gt;&lt;author&gt;Chan, Leong-Perng&lt;/author&gt;&lt;author&gt;Lin, Yi-Chu&lt;/author&gt;&lt;author&gt;Kao, Yu-Hsun&lt;/author&gt;&lt;author&gt;Nioka, Shoko&lt;/author&gt;&lt;author&gt;Yuan, Shyng-Shiou F.&lt;/author&gt;&lt;author&gt;Chung, Pau-Choo&lt;/author&gt;&lt;/authors&gt;&lt;/contributors&gt;&lt;titles&gt;&lt;title&gt;Novel quantitative analysis of autofluorescence images for oral cancer screening&lt;/title&gt;&lt;secondary-title&gt;Oral Oncology&lt;/secondary-title&gt;&lt;/titles&gt;&lt;periodical&gt;&lt;full-title&gt;Oral Oncology&lt;/full-title&gt;&lt;/periodical&gt;&lt;pages&gt;20-26&lt;/pages&gt;&lt;volume&gt;68&lt;/volume&gt;&lt;keywords&gt;&lt;keyword&gt;Autofluorescence&lt;/keyword&gt;&lt;keyword&gt;VELscope®&lt;/keyword&gt;&lt;keyword&gt;Quantitative analysis&lt;/keyword&gt;&lt;keyword&gt;Oral cancer&lt;/keyword&gt;&lt;/keywords&gt;&lt;dates&gt;&lt;year&gt;2017&lt;/year&gt;&lt;pub-dates&gt;&lt;date&gt;2017/05/01/&lt;/date&gt;&lt;/pub-dates&gt;&lt;/dates&gt;&lt;isbn&gt;1368-8375&lt;/isbn&gt;&lt;urls&gt;&lt;related-urls&gt;&lt;url&gt;https://www.sciencedirect.com/science/article/pii/S1368837517300568&lt;/url&gt;&lt;/related-urls&gt;&lt;/urls&gt;&lt;electronic-resource-num&gt;https://doi.org/10.1016/j.oraloncology.2017.03.003&lt;/electronic-resource-num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41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aiwan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visiting to oral and maxillofacial Surgery and Department of Otorhinolaryngology-Head and Neck Surgery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-</w:t>
            </w:r>
          </w:p>
        </w:tc>
        <w:tc>
          <w:tcPr>
            <w:tcW w:w="742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-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0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and Maxillofacial surgeo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7.9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2.3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autofluorescence images had limitations related to differentiating between oral precancerous lesions and oral cancer.</w:t>
            </w:r>
          </w:p>
        </w:tc>
      </w:tr>
      <w:tr w:rsidR="00BA028B" w:rsidRPr="00BA028B" w:rsidTr="00BA028B">
        <w:trPr>
          <w:trHeight w:val="703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Jabbar et al.,2020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bbar Suroor Ali&lt;/Author&gt;&lt;Year&gt;2020&lt;/Year&gt;&lt;RecNum&gt;61&lt;/RecNum&gt;&lt;DisplayText&gt;(34)&lt;/DisplayText&gt;&lt;record&gt;&lt;rec-number&gt;61&lt;/rec-number&gt;&lt;foreign-keys&gt;&lt;key app="EN" db-id="sppxvtwtzz9prrexw5d5ass2aa20rf0d00aa" timestamp="1743307971"&gt;61&lt;/key&gt;&lt;/foreign-keys&gt;&lt;ref-type name="Journal Article"&gt;17&lt;/ref-type&gt;&lt;contributors&gt;&lt;authors&gt;&lt;author&gt;Jabbar Suroor Ali, Aswad Fawaz, Diajil AR&lt;/author&gt;&lt;/authors&gt;&lt;/contributors&gt;&lt;titles&gt;&lt;title&gt;The Diagnostic Efficacy of Visually Enhanced Lesion Scope (Velscope) In Identifying Benign, Dysplastic and Cancerous Oral Lesions&lt;/title&gt;&lt;secondary-title&gt;Indian Journal Forensic Medicine &amp;amp; Toxicology&lt;/secondary-title&gt;&lt;/titles&gt;&lt;periodical&gt;&lt;full-title&gt;Indian Journal Forensic Medicine &amp;amp; Toxicology&lt;/full-title&gt;&lt;/periodical&gt;&lt;dates&gt;&lt;year&gt;2020&lt;/year&gt;&lt;/dates&gt;&lt;urls&gt;&lt;/urls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34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raq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with Suspicious oral lesions.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3.90±10.44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6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medicine specialist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6.92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4.86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Direct visual fluorescent examination by VELsope has potential as a simple, cost-effective screening, biopsy guidance that act as an intermediate adjunctive tool </w:t>
            </w:r>
          </w:p>
        </w:tc>
      </w:tr>
      <w:tr w:rsidR="00BA028B" w:rsidRPr="00BA028B" w:rsidTr="00BA028B">
        <w:trPr>
          <w:trHeight w:val="824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Jeng et al.,2020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5nPC9BdXRob3I+PFllYXI+MjAyMDwvWWVhcj48UmVj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5nPC9BdXRob3I+PFllYXI+MjAyMDwvWWVhcj48UmVj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32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aiwan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 visiting Head and Neck Surgery.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-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8.57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5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and Maxillofacial surgeo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7.14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2.86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his study combined two optical techniques with PCA–LDA and PCA–QDA models, effectively distinguishing cancer from normal tissue and enhancing diagnostic efficiency.</w:t>
            </w:r>
          </w:p>
        </w:tc>
      </w:tr>
      <w:tr w:rsidR="00BA028B" w:rsidRPr="00BA028B" w:rsidTr="00BA028B">
        <w:trPr>
          <w:trHeight w:val="836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Kaur et al.,2014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ur Jasdeep&lt;/Author&gt;&lt;Year&gt;2015&lt;/Year&gt;&lt;RecNum&gt;69&lt;/RecNum&gt;&lt;DisplayText&gt;(33)&lt;/DisplayText&gt;&lt;record&gt;&lt;rec-number&gt;69&lt;/rec-number&gt;&lt;foreign-keys&gt;&lt;key app="EN" db-id="sppxvtwtzz9prrexw5d5ass2aa20rf0d00aa" timestamp="1743308022"&gt;69&lt;/key&gt;&lt;/foreign-keys&gt;&lt;ref-type name="Journal Article"&gt;17&lt;/ref-type&gt;&lt;contributors&gt;&lt;authors&gt;&lt;author&gt;Kaur Jasdeep, Jacobs Reinhilde &lt;/author&gt;&lt;/authors&gt;&lt;/contributors&gt;&lt;titles&gt;&lt;title&gt;Combination of Autofluorescence imaging and salivary protoporphyrin in Oral precancerous and cancerous lesions: Non-invasive tools&lt;/title&gt;&lt;secondary-title&gt;Oral Medicine and Pathology&lt;/secondary-title&gt;&lt;/titles&gt;&lt;periodical&gt;&lt;full-title&gt;Oral Medicine and Pathology&lt;/full-title&gt;&lt;/periodical&gt;&lt;pages&gt;187-91&lt;/pages&gt;&lt;volume&gt;7&lt;/volume&gt;&lt;number&gt;2&lt;/number&gt;&lt;dates&gt;&lt;year&gt;2015&lt;/year&gt;&lt;/dates&gt;&lt;urls&gt;&lt;/urls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33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Belgium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with 25 SCC, 30 leukloplakia, and 25 lichen planus patients and 25 healthy individuals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4-76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8.46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0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entist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7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2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he combined use of salivary protoporphyrin X and VELscope improves sensitivity and specificity in detecting precancerous and cancerous lesions.</w:t>
            </w:r>
          </w:p>
        </w:tc>
      </w:tr>
      <w:tr w:rsidR="00BA028B" w:rsidRPr="00BA028B" w:rsidTr="00BA028B">
        <w:trPr>
          <w:trHeight w:val="537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Leuci et al.,2020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euci&lt;/Author&gt;&lt;Year&gt;2020&lt;/Year&gt;&lt;RecNum&gt;74&lt;/RecNum&gt;&lt;DisplayText&gt;(29)&lt;/DisplayText&gt;&lt;record&gt;&lt;rec-number&gt;74&lt;/rec-number&gt;&lt;foreign-keys&gt;&lt;key app="EN" db-id="sppxvtwtzz9prrexw5d5ass2aa20rf0d00aa" timestamp="1745564625"&gt;74&lt;/key&gt;&lt;/foreign-keys&gt;&lt;ref-type name="Journal Article"&gt;17&lt;/ref-type&gt;&lt;contributors&gt;&lt;authors&gt;&lt;author&gt;Leuci, S.&lt;/author&gt;&lt;author&gt;Coppola, N.&lt;/author&gt;&lt;author&gt;Turkina, A.&lt;/author&gt;&lt;author&gt;Bizzoca, M. E.&lt;/author&gt;&lt;author&gt;Favia, G.&lt;/author&gt;&lt;author&gt;Spagnuolo, G.&lt;/author&gt;&lt;author&gt;Mignogna, M. D.&lt;/author&gt;&lt;/authors&gt;&lt;/contributors&gt;&lt;auth-address&gt;Department of Neurosciences, Reproductive and Odontostomatological Sciences, Oral Medicine Unit, Federico II University of Naples, 80131 Naples, Italy.&amp;#xD;Department of Therapeuthic Dentistry, I.M. Sechenov First Moscow State Medical University (Sechenov University), 119991 Moscow, Russia.&amp;#xD;Department of Clinical and Experimental Medicine, University of Foggia, 71122 Foggia, Italy.&amp;#xD;Interdisciplinary Department of Medicine, University of Bari &amp;quot;Aldo Moro&amp;quot;, 70121 Bari, Italy.&lt;/auth-address&gt;&lt;titles&gt;&lt;title&gt;May VelScope Be Deemed an Opportunistic Oral Cancer Screening by General Dentists? A Pilot Study&lt;/title&gt;&lt;secondary-title&gt;J Clin Med&lt;/secondary-title&gt;&lt;/titles&gt;&lt;periodical&gt;&lt;full-title&gt;J Clin Med&lt;/full-title&gt;&lt;/periodical&gt;&lt;volume&gt;9&lt;/volume&gt;&lt;number&gt;6&lt;/number&gt;&lt;edition&gt;20200605&lt;/edition&gt;&lt;keywords&gt;&lt;keyword&gt;Oscc&lt;/keyword&gt;&lt;keyword&gt;VelScope&lt;/keyword&gt;&lt;keyword&gt;awareness&lt;/keyword&gt;&lt;keyword&gt;oral cancer&lt;/keyword&gt;&lt;keyword&gt;pre-cancer&lt;/keyword&gt;&lt;keyword&gt;screening&lt;/keyword&gt;&lt;/keywords&gt;&lt;dates&gt;&lt;year&gt;2020&lt;/year&gt;&lt;pub-dates&gt;&lt;date&gt;Jun 5&lt;/date&gt;&lt;/pub-dates&gt;&lt;/dates&gt;&lt;isbn&gt;2077-0383 (Print)&amp;#xD;2077-0383&lt;/isbn&gt;&lt;accession-num&gt;32516953&lt;/accession-num&gt;&lt;urls&gt;&lt;/urls&gt;&lt;custom1&gt;The authors declare no conflicts of interest.&lt;/custom1&gt;&lt;custom2&gt;PMC7356111&lt;/custom2&gt;&lt;electronic-resource-num&gt;10.3390/jcm9061754&lt;/electronic-resource-num&gt;&lt;remote-database-provider&gt;NLM&lt;/remote-database-provider&gt;&lt;language&gt;eng&lt;/language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9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taly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with oral lesions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ean age 58.5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8.60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5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linician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Unskilled- 53.3%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br/>
              <w:t>Skilled-86.7%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Unskilled- 70%</w:t>
            </w:r>
          </w:p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killed-9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pecific training is necessary for non-expert general dentists for correct use of VELscope and its interpretation.</w:t>
            </w:r>
          </w:p>
        </w:tc>
      </w:tr>
      <w:tr w:rsidR="00BA028B" w:rsidRPr="00BA028B" w:rsidTr="00BA028B">
        <w:trPr>
          <w:trHeight w:val="562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Mehrotra et al.,2010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ehrotra&lt;/Author&gt;&lt;Year&gt;2011&lt;/Year&gt;&lt;RecNum&gt;47&lt;/RecNum&gt;&lt;DisplayText&gt;(42)&lt;/DisplayText&gt;&lt;record&gt;&lt;rec-number&gt;47&lt;/rec-number&gt;&lt;foreign-keys&gt;&lt;key app="EN" db-id="sppxvtwtzz9prrexw5d5ass2aa20rf0d00aa" timestamp="1743277787"&gt;47&lt;/key&gt;&lt;/foreign-keys&gt;&lt;ref-type name="Journal Article"&gt;17&lt;/ref-type&gt;&lt;contributors&gt;&lt;authors&gt;&lt;author&gt;Mehrotra, R.&lt;/author&gt;&lt;author&gt;Gupta, D. K.&lt;/author&gt;&lt;/authors&gt;&lt;/contributors&gt;&lt;auth-address&gt;Department of Pathology, Moti Lal Nehru Medical College, Lowther Road Allahabad, 211001, India. rm8509@rediffmail.com&lt;/auth-address&gt;&lt;titles&gt;&lt;title&gt;Exciting new advances in oral cancer diagnosis: avenues to early detection&lt;/title&gt;&lt;secondary-title&gt;Head Neck Oncol&lt;/secondary-title&gt;&lt;/titles&gt;&lt;periodical&gt;&lt;full-title&gt;Head Neck Oncol&lt;/full-title&gt;&lt;/periodical&gt;&lt;pages&gt;33&lt;/pages&gt;&lt;volume&gt;3&lt;/volume&gt;&lt;edition&gt;20110728&lt;/edition&gt;&lt;keywords&gt;&lt;keyword&gt;Carcinoma, Squamous Cell/*diagnosis/genetics/pathology&lt;/keyword&gt;&lt;keyword&gt;Early Detection of Cancer/*methods&lt;/keyword&gt;&lt;keyword&gt;Humans&lt;/keyword&gt;&lt;keyword&gt;Mass Screening/methods&lt;/keyword&gt;&lt;keyword&gt;Mouth Neoplasms/*diagnosis/genetics/pathology&lt;/keyword&gt;&lt;keyword&gt;Precancerous Conditions/diagnosis/pathology&lt;/keyword&gt;&lt;keyword&gt;Prognosis&lt;/keyword&gt;&lt;/keywords&gt;&lt;dates&gt;&lt;year&gt;2011&lt;/year&gt;&lt;pub-dates&gt;&lt;date&gt;Jul 28&lt;/date&gt;&lt;/pub-dates&gt;&lt;/dates&gt;&lt;isbn&gt;1758-3284&lt;/isbn&gt;&lt;accession-num&gt;21798030&lt;/accession-num&gt;&lt;urls&gt;&lt;/urls&gt;&lt;custom2&gt;PMC3170277&lt;/custom2&gt;&lt;electronic-resource-num&gt;10.1186/1758-3284-3-33&lt;/electronic-resource-num&gt;&lt;remote-database-provider&gt;NLM&lt;/remote-database-provider&gt;&lt;language&gt;eng&lt;/language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42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ndia</w:t>
            </w:r>
          </w:p>
        </w:tc>
        <w:tc>
          <w:tcPr>
            <w:tcW w:w="1905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seeking dental care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edian age-41 yrs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9.69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56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linicia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8.9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ViziLite and VELscope they do not add any benefits to a conventional screening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examination involving the use of a standard overhead light.</w:t>
            </w:r>
          </w:p>
        </w:tc>
      </w:tr>
      <w:tr w:rsidR="00BA028B" w:rsidRPr="00BA028B" w:rsidTr="00BA028B">
        <w:trPr>
          <w:trHeight w:val="605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Paderni et al,2011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ADERNP C&lt;/Author&gt;&lt;Year&gt;2011&lt;/Year&gt;&lt;RecNum&gt;55&lt;/RecNum&gt;&lt;DisplayText&gt;(30)&lt;/DisplayText&gt;&lt;record&gt;&lt;rec-number&gt;55&lt;/rec-number&gt;&lt;foreign-keys&gt;&lt;key app="EN" db-id="sppxvtwtzz9prrexw5d5ass2aa20rf0d00aa" timestamp="1743307926"&gt;55&lt;/key&gt;&lt;/foreign-keys&gt;&lt;ref-type name="Journal Article"&gt;17&lt;/ref-type&gt;&lt;contributors&gt;&lt;authors&gt;&lt;author&gt;PADERNP C, COMPILATOl D.,CARINCF F., NARDP G., V.RODOLIC04, L. LO MUZIOs, G. SPINELLI6, M. MAZZOTTA, G. CAMPISP&lt;/author&gt;&lt;/authors&gt;&lt;/contributors&gt;&lt;titles&gt;&lt;title&gt;DIRECT VISUALIZATION OF ORAL-CAVITY TISSUE FLUORESCENCE AS NOVELAID FOR EARLY ORAL CANCER DIAGNOSIS AND POTENTIALLY MALIGNANT DISORDERS MONITORING&lt;/title&gt;&lt;secondary-title&gt;INTERNATIONAL JOURNAL OF IMMUNOPATHOLOGYAND PHARMACOLOGY&lt;/secondary-title&gt;&lt;/titles&gt;&lt;periodical&gt;&lt;full-title&gt;INTERNATIONAL JOURNAL OF IMMUNOPATHOLOGYAND PHARMACOLOGY&lt;/full-title&gt;&lt;/periodical&gt;&lt;pages&gt;121-128&lt;/pages&gt;&lt;volume&gt;24&lt;/volume&gt;&lt;dates&gt;&lt;year&gt;2011&lt;/year&gt;&lt;/dates&gt;&lt;urls&gt;&lt;/urls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30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taly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consecutively referred to Unit of Oral Medicine of the Department of Oral Sciences.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0.38±12.26(23-83)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5.14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5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rained Oral medicine experts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5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2.3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 The study confirmed that the VELscope device cannot replace histopathological examination.</w:t>
            </w:r>
          </w:p>
        </w:tc>
      </w:tr>
      <w:tr w:rsidR="00BA028B" w:rsidRPr="00BA028B" w:rsidTr="00BA028B">
        <w:trPr>
          <w:trHeight w:val="757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Rana et al.,2011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a&lt;/Author&gt;&lt;Year&gt;2012&lt;/Year&gt;&lt;RecNum&gt;56&lt;/RecNum&gt;&lt;DisplayText&gt;(22)&lt;/DisplayText&gt;&lt;record&gt;&lt;rec-number&gt;56&lt;/rec-number&gt;&lt;foreign-keys&gt;&lt;key app="EN" db-id="sppxvtwtzz9prrexw5d5ass2aa20rf0d00aa" timestamp="1743307934"&gt;56&lt;/key&gt;&lt;/foreign-keys&gt;&lt;ref-type name="Journal Article"&gt;17&lt;/ref-type&gt;&lt;contributors&gt;&lt;authors&gt;&lt;author&gt;Rana, M.&lt;/author&gt;&lt;author&gt;Zapf, A.&lt;/author&gt;&lt;author&gt;Kuehle, M.&lt;/author&gt;&lt;author&gt;Gellrich, N. C.&lt;/author&gt;&lt;author&gt;Eckardt, A. M.&lt;/author&gt;&lt;/authors&gt;&lt;/contributors&gt;&lt;auth-address&gt;Department of Craniomaxillofacial Surgery, Hannover Medical School, Hannover, Germany. rana.majeed@mh-hannover.de&lt;/auth-address&gt;&lt;titles&gt;&lt;title&gt;Clinical evaluation of an autofluorescence diagnostic device for oral cancer detection: a prospective randomized diagnostic study&lt;/title&gt;&lt;secondary-title&gt;Eur J Cancer Prev&lt;/secondary-title&gt;&lt;/titles&gt;&lt;periodical&gt;&lt;full-title&gt;Eur J Cancer Prev&lt;/full-title&gt;&lt;/periodical&gt;&lt;pages&gt;460-6&lt;/pages&gt;&lt;volume&gt;21&lt;/volume&gt;&lt;number&gt;5&lt;/number&gt;&lt;keywords&gt;&lt;keyword&gt;Aged&lt;/keyword&gt;&lt;keyword&gt;Biopsy&lt;/keyword&gt;&lt;keyword&gt;Carcinoma, Squamous Cell/*diagnosis/pathology&lt;/keyword&gt;&lt;keyword&gt;Diagnosis, Oral/*instrumentation&lt;/keyword&gt;&lt;keyword&gt;Early Detection of Cancer&lt;/keyword&gt;&lt;keyword&gt;Female&lt;/keyword&gt;&lt;keyword&gt;*Fluorescence&lt;/keyword&gt;&lt;keyword&gt;Humans&lt;/keyword&gt;&lt;keyword&gt;Light&lt;/keyword&gt;&lt;keyword&gt;Male&lt;/keyword&gt;&lt;keyword&gt;Middle Aged&lt;/keyword&gt;&lt;keyword&gt;Mouth Neoplasms/*diagnosis/pathology&lt;/keyword&gt;&lt;keyword&gt;Precancerous Conditions/*diagnosis/pathology&lt;/keyword&gt;&lt;keyword&gt;Prospective Studies&lt;/keyword&gt;&lt;keyword&gt;Sensitivity and Specificity&lt;/keyword&gt;&lt;/keywords&gt;&lt;dates&gt;&lt;year&gt;2012&lt;/year&gt;&lt;pub-dates&gt;&lt;date&gt;Sep&lt;/date&gt;&lt;/pub-dates&gt;&lt;/dates&gt;&lt;isbn&gt;1473-5709 (Electronic)&amp;#xD;0959-8278 (Linking)&lt;/isbn&gt;&lt;accession-num&gt;22217551&lt;/accession-num&gt;&lt;urls&gt;&lt;related-urls&gt;&lt;url&gt;https://www.ncbi.nlm.nih.gov/pubmed/22217551&lt;/url&gt;&lt;/related-urls&gt;&lt;/urls&gt;&lt;electronic-resource-num&gt;10.1097/CEJ.0b013e32834fdb6d&lt;/electronic-resource-num&gt;&lt;remote-database-name&gt;Medline&lt;/remote-database-name&gt;&lt;remote-database-provider&gt;NLM&lt;/remote-database-provider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2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ermany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were enrolled from Department of Craniomaxillofacial Surgery with oral premalignant lesions.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2.51±0.81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7.39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3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and Maxillofacial surgeo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4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aids in oral cancer prevention but requires careful interpretation and proper examination protocols to minimize false positives.</w:t>
            </w:r>
          </w:p>
        </w:tc>
      </w:tr>
      <w:tr w:rsidR="00BA028B" w:rsidRPr="00BA028B" w:rsidTr="00BA028B">
        <w:trPr>
          <w:trHeight w:val="462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awan et al.,2015</w:t>
            </w:r>
          </w:p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awan&lt;/Author&gt;&lt;Year&gt;2015&lt;/Year&gt;&lt;RecNum&gt;57&lt;/RecNum&gt;&lt;DisplayText&gt;(40)&lt;/DisplayText&gt;&lt;record&gt;&lt;rec-number&gt;57&lt;/rec-number&gt;&lt;foreign-keys&gt;&lt;key app="EN" db-id="sppxvtwtzz9prrexw5d5ass2aa20rf0d00aa" timestamp="1743307941"&gt;57&lt;/key&gt;&lt;/foreign-keys&gt;&lt;ref-type name="Journal Article"&gt;17&lt;/ref-type&gt;&lt;contributors&gt;&lt;authors&gt;&lt;author&gt;Sawan, D.&lt;/author&gt;&lt;author&gt;Mashlah, A.&lt;/author&gt;&lt;/authors&gt;&lt;/contributors&gt;&lt;auth-address&gt;Department of Oral Medicine, Damascus University, Damascus, Syria.&lt;/auth-address&gt;&lt;titles&gt;&lt;title&gt;Evaluation of premalignant and malignant lesions by fluorescent light (VELscope)&lt;/title&gt;&lt;secondary-title&gt;J Int Soc Prev Community Dent&lt;/secondary-title&gt;&lt;/titles&gt;&lt;periodical&gt;&lt;full-title&gt;J Int Soc Prev Community Dent&lt;/full-title&gt;&lt;/periodical&gt;&lt;pages&gt;248-54&lt;/pages&gt;&lt;volume&gt;5&lt;/volume&gt;&lt;number&gt;3&lt;/number&gt;&lt;keywords&gt;&lt;keyword&gt;Biopsy&lt;/keyword&gt;&lt;keyword&gt;VELscope&lt;/keyword&gt;&lt;keyword&gt;fluorescent light&lt;/keyword&gt;&lt;keyword&gt;malignancy&lt;/keyword&gt;&lt;keyword&gt;premalignancy&lt;/keyword&gt;&lt;keyword&gt;sensitivity&lt;/keyword&gt;&lt;keyword&gt;specificity&lt;/keyword&gt;&lt;/keywords&gt;&lt;dates&gt;&lt;year&gt;2015&lt;/year&gt;&lt;pub-dates&gt;&lt;date&gt;May-Jun&lt;/date&gt;&lt;/pub-dates&gt;&lt;/dates&gt;&lt;isbn&gt;2231-0762 (Print)&amp;#xD;2250-1002 (Electronic)&amp;#xD;2231-0762 (Linking)&lt;/isbn&gt;&lt;accession-num&gt;26236687&lt;/accession-num&gt;&lt;urls&gt;&lt;related-urls&gt;&lt;url&gt;https://www.ncbi.nlm.nih.gov/pubmed/26236687&lt;/url&gt;&lt;/related-urls&gt;&lt;/urls&gt;&lt;custom1&gt;Conflict of Interest: None declared.&lt;/custom1&gt;&lt;custom2&gt;PMC4515810&lt;/custom2&gt;&lt;electronic-resource-num&gt;10.4103/2231-0762.159967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40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yri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visiting College of Dentistry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ean-37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5.34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48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Medicine specialist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4.14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effectively detects malignant and premalignant lesions and helps identify biopsy sites.</w:t>
            </w:r>
          </w:p>
        </w:tc>
      </w:tr>
      <w:tr w:rsidR="00BA028B" w:rsidRPr="00BA028B" w:rsidTr="00BA028B">
        <w:trPr>
          <w:trHeight w:val="757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Scheer et al.,2016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lZXI8L0F1dGhvcj48WWVhcj4yMDE2PC9ZZWFyPjxS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lZXI8L0F1dGhvcj48WWVhcj4yMDE2PC9ZZWFyPjxS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3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ermany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visiting the Oral and mraniomaxillofacial Surgery Department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-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3.65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1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and Maxillofacial surgeo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3.3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8.6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device as an adjunct tool to conventional oral screening has a low benefit to conventional screening alone</w:t>
            </w:r>
          </w:p>
        </w:tc>
      </w:tr>
      <w:tr w:rsidR="00BA028B" w:rsidRPr="00BA028B" w:rsidTr="00BA028B">
        <w:trPr>
          <w:trHeight w:val="231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cheer et al.,2011</w:t>
            </w:r>
          </w:p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lZXI8L0F1dGhvcj48WWVhcj4yMDExPC9ZZWFyPjxS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lZXI8L0F1dGhvcj48WWVhcj4yMDExPC9ZZWFyPjxS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4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ermany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referred to the Department of Oral and maxillo-facial Surgery to rule out invasive squamous cell carcinoma.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9.80%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0.93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4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and Maxillofacial surgeo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0.8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identifies malignant and potentially malignant lesions in high-risk patients but cannot distinguish benign from malignant or premalignant conditions.</w:t>
            </w:r>
          </w:p>
        </w:tc>
      </w:tr>
      <w:tr w:rsidR="00BA028B" w:rsidRPr="00BA028B" w:rsidTr="00BA028B">
        <w:trPr>
          <w:trHeight w:val="457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Schorn et al.,2020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vcm48L0F1dGhvcj48WWVhcj4yMDIwPC9ZZWFyPjxS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=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vcm48L0F1dGhvcj48WWVhcj4yMDIwPC9ZZWFyPjxS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=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5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ermany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Patients visiting the Department of Craniomaxillofacial Surgery 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-93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2.10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95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and Maxillofacial surgeo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5.2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VELscope with COE enhances recurrent OSCC detection </w:t>
            </w:r>
          </w:p>
        </w:tc>
      </w:tr>
      <w:tr w:rsidR="00BA028B" w:rsidRPr="00BA028B" w:rsidTr="00BA028B">
        <w:trPr>
          <w:trHeight w:val="665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Sharma et al.,2022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ybWE8L0F1dGhvcj48WWVhcj4yMDIyPC9ZZWFyPjxS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ybWE8L0F1dGhvcj48WWVhcj4yMDIyPC9ZZWFyPjxS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18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ndi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High-risk population with oral mucosal  lesions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edian 50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(41-59)</w:t>
            </w:r>
          </w:p>
        </w:tc>
        <w:tc>
          <w:tcPr>
            <w:tcW w:w="742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-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0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ental surgeon/ trained Field Investigator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5.0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1.39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alone cannot definitively diagnose dysplastic tissue changes in oral lesions.</w:t>
            </w:r>
          </w:p>
        </w:tc>
      </w:tr>
      <w:tr w:rsidR="00BA028B" w:rsidRPr="00BA028B" w:rsidTr="008C6B76">
        <w:trPr>
          <w:trHeight w:val="427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Shi et al.,2019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k8L0F1dGhvcj48WWVhcj4yMDE5PC9ZZWFyPjxSZWNO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k8L0F1dGhvcj48WWVhcj4yMDE5PC9ZZWFyPjxSZWNO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7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hin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Patients with oral lesions visiting Oral Mucosal Department 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-85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6.0.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17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-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5.9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6.5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High sensitivity but low specificity suggests VELscope identifies high-risk lesions but cannot reliably distinguish low-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risk conditions like lichen planus from malignancy.</w:t>
            </w:r>
          </w:p>
        </w:tc>
      </w:tr>
      <w:tr w:rsidR="00BA028B" w:rsidRPr="00BA028B" w:rsidTr="00BA028B">
        <w:trPr>
          <w:trHeight w:val="562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Silvana Canjau et al.,2018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ilverman Jr&lt;/Author&gt;&lt;Year&gt;1990&lt;/Year&gt;&lt;RecNum&gt;33&lt;/RecNum&gt;&lt;DisplayText&gt;(43)&lt;/DisplayText&gt;&lt;record&gt;&lt;rec-number&gt;33&lt;/rec-number&gt;&lt;foreign-keys&gt;&lt;key app="EN" db-id="sppxvtwtzz9prrexw5d5ass2aa20rf0d00aa" timestamp="1743250881"&gt;33&lt;/key&gt;&lt;/foreign-keys&gt;&lt;ref-type name="Journal Article"&gt;17&lt;/ref-type&gt;&lt;contributors&gt;&lt;authors&gt;&lt;author&gt;Silverman Jr, Sol&lt;/author&gt;&lt;author&gt;Gorsky, Meir&lt;/author&gt;&lt;/authors&gt;&lt;/contributors&gt;&lt;titles&gt;&lt;title&gt;Epidemiologic and demographic update in oral cancer: California and national data—1973 to 1985&lt;/title&gt;&lt;secondary-title&gt;The Journal of the American Dental Association&lt;/secondary-title&gt;&lt;/titles&gt;&lt;periodical&gt;&lt;full-title&gt;The Journal of the American Dental Association&lt;/full-title&gt;&lt;/periodical&gt;&lt;pages&gt;495-499&lt;/pages&gt;&lt;volume&gt;120&lt;/volume&gt;&lt;number&gt;5&lt;/number&gt;&lt;dates&gt;&lt;year&gt;1990&lt;/year&gt;&lt;/dates&gt;&lt;isbn&gt;0002-8177&lt;/isbn&gt;&lt;urls&gt;&lt;/urls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43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omani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 visiting Maxillofacial Surgery Hospital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2-69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3.33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8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linician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4.44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he DVFE system cannot replace the gold standard but enhances sensitivity and serves as a useful adjunct for high-risk patients.</w:t>
            </w:r>
          </w:p>
        </w:tc>
      </w:tr>
      <w:tr w:rsidR="00BA028B" w:rsidRPr="00BA028B" w:rsidTr="00BA028B">
        <w:trPr>
          <w:trHeight w:val="454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Veluswamy et al.,2024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yathry&lt;/Author&gt;&lt;Year&gt;2024&lt;/Year&gt;&lt;RecNum&gt;62&lt;/RecNum&gt;&lt;DisplayText&gt;(39)&lt;/DisplayText&gt;&lt;record&gt;&lt;rec-number&gt;62&lt;/rec-number&gt;&lt;foreign-keys&gt;&lt;key app="EN" db-id="sppxvtwtzz9prrexw5d5ass2aa20rf0d00aa" timestamp="1743307979"&gt;62&lt;/key&gt;&lt;/foreign-keys&gt;&lt;ref-type name="Journal Article"&gt;17&lt;/ref-type&gt;&lt;contributors&gt;&lt;authors&gt;&lt;author&gt;Gayathry, V. A.&lt;/author&gt;&lt;author&gt;Hettiarachchi, P. V. K. S.&lt;/author&gt;&lt;author&gt;Siriwardene, B. S. M. S.&lt;/author&gt;&lt;author&gt;Wijeyasinghe, W. M. D. L.&lt;/author&gt;&lt;author&gt;Jayasinghe, R. D.&lt;/author&gt;&lt;/authors&gt;&lt;/contributors&gt;&lt;titles&gt;&lt;title&gt;Visually Enhanced Lesion Scope Versus Toluidine Blue Test for Early Diagnosis of Oral Cancer and Oral Potentially Malignant Disorders: A Prospective, Diagnostic Accuracy Comparison Study&lt;/title&gt;&lt;secondary-title&gt;Sri Lanka Journal of Medicine&lt;/secondary-title&gt;&lt;/titles&gt;&lt;periodical&gt;&lt;full-title&gt;Sri Lanka Journal of Medicine&lt;/full-title&gt;&lt;/periodical&gt;&lt;pages&gt;42-48&lt;/pages&gt;&lt;volume&gt;33&lt;/volume&gt;&lt;number&gt;3&lt;/number&gt;&lt;section&gt;42&lt;/section&gt;&lt;dates&gt;&lt;year&gt;2024&lt;/year&gt;&lt;/dates&gt;&lt;isbn&gt;2579-1990&lt;/isbn&gt;&lt;urls&gt;&lt;/urls&gt;&lt;electronic-resource-num&gt;10.4038/sljm.v33i3.508&lt;/electronic-resource-num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39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ri lank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PMD</w:t>
            </w:r>
          </w:p>
        </w:tc>
        <w:tc>
          <w:tcPr>
            <w:tcW w:w="891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8-83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6.47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1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ral medicine specialist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6.60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.20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ombined tests improve sensitivity, while TBT is more reliable than VELscope alone.</w:t>
            </w:r>
          </w:p>
        </w:tc>
      </w:tr>
      <w:tr w:rsidR="00BA028B" w:rsidRPr="00BA028B" w:rsidTr="00BA028B">
        <w:trPr>
          <w:trHeight w:val="757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Vibhute et al.,2022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ibhute&lt;/Author&gt;&lt;Year&gt;2021&lt;/Year&gt;&lt;RecNum&gt;63&lt;/RecNum&gt;&lt;DisplayText&gt;(19)&lt;/DisplayText&gt;&lt;record&gt;&lt;rec-number&gt;63&lt;/rec-number&gt;&lt;foreign-keys&gt;&lt;key app="EN" db-id="sppxvtwtzz9prrexw5d5ass2aa20rf0d00aa" timestamp="1743307985"&gt;63&lt;/key&gt;&lt;/foreign-keys&gt;&lt;ref-type name="Journal Article"&gt;17&lt;/ref-type&gt;&lt;contributors&gt;&lt;authors&gt;&lt;author&gt;Vibhute, N. A.&lt;/author&gt;&lt;author&gt;Jagtap, S. V.&lt;/author&gt;&lt;author&gt;Patil, S. V.&lt;/author&gt;&lt;/authors&gt;&lt;/contributors&gt;&lt;auth-address&gt;Department of Oral Pathology and Microbiology, School of Dental Sciences, Krishna Institute of Medical Sciences Deemed to be University, Karad, Maharashtra, India.&amp;#xD;Department of Pathology, Krishna Institute of Medical Sciences Deemed to be University, Karad, Maharashtra, India.&amp;#xD;Department of Community Medicine, Krishna Institute of Medical Sciences Deemed to be University, Karad, Maharashtra, India.&lt;/auth-address&gt;&lt;titles&gt;&lt;title&gt;Velscope guided oral cancer screening: A ray of hope in early oral cancer diagnosis&lt;/title&gt;&lt;secondary-title&gt;J Oral Maxillofac Pathol&lt;/secondary-title&gt;&lt;/titles&gt;&lt;periodical&gt;&lt;full-title&gt;J Oral Maxillofac Pathol&lt;/full-title&gt;&lt;/periodical&gt;&lt;pages&gt;548-549&lt;/pages&gt;&lt;volume&gt;25&lt;/volume&gt;&lt;number&gt;3&lt;/number&gt;&lt;edition&gt;20220111&lt;/edition&gt;&lt;keywords&gt;&lt;keyword&gt;Autofluorescence&lt;/keyword&gt;&lt;keyword&gt;VELscope&lt;/keyword&gt;&lt;keyword&gt;oral cancer&lt;/keyword&gt;&lt;keyword&gt;screening&lt;/keyword&gt;&lt;/keywords&gt;&lt;dates&gt;&lt;year&gt;2021&lt;/year&gt;&lt;pub-dates&gt;&lt;date&gt;Sep-Dec&lt;/date&gt;&lt;/pub-dates&gt;&lt;/dates&gt;&lt;isbn&gt;0973-029X (Print)&amp;#xD;1998-393X (Electronic)&amp;#xD;0973-029X (Linking)&lt;/isbn&gt;&lt;accession-num&gt;35281151&lt;/accession-num&gt;&lt;urls&gt;&lt;related-urls&gt;&lt;url&gt;https://www.ncbi.nlm.nih.gov/pubmed/35281151&lt;/url&gt;&lt;/related-urls&gt;&lt;/urls&gt;&lt;custom1&gt;There are no conflicts of interest.&lt;/custom1&gt;&lt;custom2&gt;PMC8859611&lt;/custom2&gt;&lt;electronic-resource-num&gt;10.4103/jomfp.JOMFP_315_20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19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ndi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with clinically suspicious oral lesions visiting Department of Oral Pathology and Microbiology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ean-53.86 (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 29-80)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3.33%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</w:t>
            </w:r>
          </w:p>
        </w:tc>
        <w:tc>
          <w:tcPr>
            <w:tcW w:w="116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hologist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0.47%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4.44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FV cannot replace COE but serves as a valuable complementary tool for high-risk patient surveillance.</w:t>
            </w:r>
          </w:p>
        </w:tc>
      </w:tr>
      <w:tr w:rsidR="00BA028B" w:rsidRPr="00BA028B" w:rsidTr="00BA028B">
        <w:trPr>
          <w:trHeight w:val="843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Wang et al.,2021</w:t>
            </w:r>
          </w:p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MjwvWWVhcj48UmVj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=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MjwvWWVhcj48UmVj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=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8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hin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4 patientswere recruited between May 2017 and May 2021 at Cheeloo College of Medicine,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8.1±12.6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8.88%</w:t>
            </w:r>
          </w:p>
        </w:tc>
        <w:tc>
          <w:tcPr>
            <w:tcW w:w="890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4</w:t>
            </w:r>
          </w:p>
        </w:tc>
        <w:tc>
          <w:tcPr>
            <w:tcW w:w="116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OE and subjective and objective VELScope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enior specialist dentist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ubjective VELscope-76.9%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br/>
              <w:t>Objective VELscope- 65.4%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ubjective VELscope-50.0%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br/>
              <w:t>Objective VELscope- 82.1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bjective autofluorescence enhances low-risk lesion detection and varies in effectiveness across oral mucosa regions.</w:t>
            </w:r>
          </w:p>
        </w:tc>
      </w:tr>
      <w:tr w:rsidR="00BA028B" w:rsidRPr="00BA028B" w:rsidTr="00BA028B">
        <w:trPr>
          <w:trHeight w:val="605"/>
        </w:trPr>
        <w:tc>
          <w:tcPr>
            <w:tcW w:w="742" w:type="dxa"/>
            <w:vAlign w:val="bottom"/>
          </w:tcPr>
          <w:p w:rsidR="00BA028B" w:rsidRPr="00BA028B" w:rsidRDefault="00BA028B" w:rsidP="00BA028B">
            <w:pPr>
              <w:numPr>
                <w:ilvl w:val="0"/>
                <w:numId w:val="1"/>
              </w:numPr>
              <w:spacing w:after="0" w:line="240" w:lineRule="auto"/>
              <w:ind w:left="360"/>
              <w:contextualSpacing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336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 xml:space="preserve">Yeladandi et al.,2024 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ZWxhZGFuZGk8L0F1dGhvcj48WWVhcj4yMDI0PC9ZZWFy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ZWxhZGFuZGk8L0F1dGhvcj48WWVhcj4yMDI0PC9ZZWFy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</w:fldData>
              </w:fldCha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A028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(20)</w:t>
            </w: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008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ndia</w:t>
            </w:r>
          </w:p>
        </w:tc>
        <w:tc>
          <w:tcPr>
            <w:tcW w:w="1905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tients clinically diagnosed with OPMDs during a screening camp in Hyderabad.</w:t>
            </w:r>
          </w:p>
        </w:tc>
        <w:tc>
          <w:tcPr>
            <w:tcW w:w="89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7.6±12.6</w:t>
            </w:r>
          </w:p>
        </w:tc>
        <w:tc>
          <w:tcPr>
            <w:tcW w:w="742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5%</w:t>
            </w:r>
          </w:p>
        </w:tc>
        <w:tc>
          <w:tcPr>
            <w:tcW w:w="890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0</w:t>
            </w:r>
          </w:p>
        </w:tc>
        <w:tc>
          <w:tcPr>
            <w:tcW w:w="116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and Biopsy</w:t>
            </w:r>
          </w:p>
        </w:tc>
        <w:tc>
          <w:tcPr>
            <w:tcW w:w="1207" w:type="dxa"/>
            <w:vAlign w:val="bottom"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entist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8.89%</w:t>
            </w:r>
          </w:p>
        </w:tc>
        <w:tc>
          <w:tcPr>
            <w:tcW w:w="1187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6.15%</w:t>
            </w:r>
          </w:p>
        </w:tc>
        <w:tc>
          <w:tcPr>
            <w:tcW w:w="2671" w:type="dxa"/>
            <w:shd w:val="clear" w:color="auto" w:fill="auto"/>
            <w:vAlign w:val="bottom"/>
            <w:hideMark/>
          </w:tcPr>
          <w:p w:rsidR="00BA028B" w:rsidRPr="00BA028B" w:rsidRDefault="00BA028B" w:rsidP="00BA02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A028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ELscope shows high sensitivity but moderate specificity, making it a useful adjunct with biopsies.</w:t>
            </w:r>
          </w:p>
        </w:tc>
      </w:tr>
    </w:tbl>
    <w:p w:rsidR="00BA028B" w:rsidRDefault="00BA028B" w:rsidP="00BA028B">
      <w:pPr>
        <w:tabs>
          <w:tab w:val="left" w:pos="2357"/>
        </w:tabs>
        <w:jc w:val="both"/>
        <w:rPr>
          <w:rFonts w:ascii="Times New Roman" w:eastAsia="DengXian" w:hAnsi="Times New Roman" w:cs="Times New Roman"/>
          <w:sz w:val="24"/>
          <w:szCs w:val="24"/>
        </w:rPr>
        <w:sectPr w:rsidR="00BA028B" w:rsidSect="00BA028B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  <w:bookmarkStart w:id="0" w:name="_GoBack"/>
      <w:bookmarkEnd w:id="0"/>
    </w:p>
    <w:p w:rsidR="00BA028B" w:rsidRPr="00BA028B" w:rsidRDefault="00BA028B" w:rsidP="00BA028B">
      <w:pPr>
        <w:tabs>
          <w:tab w:val="left" w:pos="2357"/>
        </w:tabs>
        <w:jc w:val="both"/>
        <w:rPr>
          <w:rFonts w:ascii="Times New Roman" w:eastAsia="DengXian" w:hAnsi="Times New Roman" w:cs="Times New Roman"/>
          <w:sz w:val="24"/>
          <w:szCs w:val="24"/>
        </w:rPr>
      </w:pPr>
    </w:p>
    <w:p w:rsidR="00BA028B" w:rsidRPr="00A87FA4" w:rsidRDefault="00BA028B" w:rsidP="00BA028B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8C6B76" w:rsidRDefault="008C6B76"/>
    <w:sectPr w:rsidR="008C6B7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2B261A"/>
    <w:multiLevelType w:val="hybridMultilevel"/>
    <w:tmpl w:val="E9F4C514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B6F1415"/>
    <w:multiLevelType w:val="hybridMultilevel"/>
    <w:tmpl w:val="459023C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A028B"/>
    <w:rsid w:val="00302096"/>
    <w:rsid w:val="00352B30"/>
    <w:rsid w:val="003B78AE"/>
    <w:rsid w:val="005C51CA"/>
    <w:rsid w:val="00844493"/>
    <w:rsid w:val="008C6B76"/>
    <w:rsid w:val="00BA028B"/>
    <w:rsid w:val="00E909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2D2D81"/>
  <w15:docId w15:val="{71634C0A-5176-47DC-B6A8-DBABE75FB0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028B"/>
    <w:pPr>
      <w:spacing w:after="160" w:line="259" w:lineRule="auto"/>
    </w:pPr>
    <w:rPr>
      <w:rFonts w:eastAsiaTheme="minorEastAsia"/>
      <w:kern w:val="2"/>
      <w:lang w:val="en-GB" w:eastAsia="zh-CN" w:bidi="or-IN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A028B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39"/>
    <w:rsid w:val="00BA028B"/>
    <w:pPr>
      <w:spacing w:after="0" w:line="240" w:lineRule="auto"/>
    </w:pPr>
    <w:rPr>
      <w:rFonts w:eastAsia="Aptos"/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BA02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5</Pages>
  <Words>4828</Words>
  <Characters>27524</Characters>
  <Application>Microsoft Office Word</Application>
  <DocSecurity>0</DocSecurity>
  <Lines>229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Nona-Parsa-Parinaz</cp:lastModifiedBy>
  <cp:revision>4</cp:revision>
  <dcterms:created xsi:type="dcterms:W3CDTF">2025-06-03T04:51:00Z</dcterms:created>
  <dcterms:modified xsi:type="dcterms:W3CDTF">2026-02-26T12:41:00Z</dcterms:modified>
</cp:coreProperties>
</file>